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2A976C" w14:textId="4918EA78" w:rsidR="00C957B8" w:rsidRPr="00C957B8" w:rsidRDefault="00C957B8" w:rsidP="00C957B8">
      <w:pPr>
        <w:keepNext/>
        <w:pBdr>
          <w:top w:val="nil"/>
          <w:left w:val="nil"/>
          <w:bottom w:val="nil"/>
          <w:right w:val="nil"/>
          <w:between w:val="nil"/>
        </w:pBdr>
        <w:spacing w:line="240" w:lineRule="auto"/>
        <w:jc w:val="both"/>
        <w:rPr>
          <w:b/>
          <w:bCs/>
        </w:rPr>
      </w:pPr>
      <w:r w:rsidRPr="00C957B8">
        <w:rPr>
          <w:b/>
          <w:bCs/>
        </w:rPr>
        <w:t>SUPPORTING INFORMATION</w:t>
      </w:r>
    </w:p>
    <w:p w14:paraId="3FE6BEE7" w14:textId="2AB1482C" w:rsidR="00C957B8" w:rsidRPr="003252A8" w:rsidRDefault="00F02DB1" w:rsidP="00C957B8">
      <w:pPr>
        <w:keepNext/>
        <w:pBdr>
          <w:top w:val="nil"/>
          <w:left w:val="nil"/>
          <w:bottom w:val="nil"/>
          <w:right w:val="nil"/>
          <w:between w:val="nil"/>
        </w:pBdr>
        <w:spacing w:line="240" w:lineRule="auto"/>
        <w:jc w:val="both"/>
        <w:rPr>
          <w:rFonts w:ascii="Times New Roman" w:hAnsi="Times New Roman" w:cs="Times New Roman"/>
          <w:color w:val="000000"/>
        </w:rPr>
      </w:pPr>
      <w:r>
        <w:t xml:space="preserve"> </w:t>
      </w:r>
      <w:r w:rsidR="00C957B8" w:rsidRPr="003252A8">
        <w:rPr>
          <w:rFonts w:ascii="Times New Roman" w:hAnsi="Times New Roman" w:cs="Times New Roman"/>
          <w:b/>
        </w:rPr>
        <w:t xml:space="preserve">Supplementary </w:t>
      </w:r>
      <w:r w:rsidR="00C957B8" w:rsidRPr="003252A8">
        <w:rPr>
          <w:rFonts w:ascii="Times New Roman" w:hAnsi="Times New Roman" w:cs="Times New Roman"/>
          <w:b/>
          <w:color w:val="000000"/>
        </w:rPr>
        <w:t>Table 2.</w:t>
      </w:r>
      <w:r w:rsidR="00C957B8" w:rsidRPr="003252A8">
        <w:rPr>
          <w:rFonts w:ascii="Times New Roman" w:hAnsi="Times New Roman" w:cs="Times New Roman"/>
          <w:color w:val="000000"/>
        </w:rPr>
        <w:t xml:space="preserve"> Incidence of toxicity caused by the heavy metals </w:t>
      </w:r>
      <w:r w:rsidR="00C957B8" w:rsidRPr="003252A8">
        <w:rPr>
          <w:rFonts w:ascii="Times New Roman" w:hAnsi="Times New Roman" w:cs="Times New Roman"/>
        </w:rPr>
        <w:t xml:space="preserve">after comparison with consensus-based TEL and PEL values of the SQG </w:t>
      </w:r>
      <w:r w:rsidR="00C957B8" w:rsidRPr="00C957B8">
        <w:rPr>
          <w:rFonts w:ascii="Times New Roman" w:hAnsi="Times New Roman" w:cs="Times New Roman"/>
        </w:rPr>
        <w:fldChar w:fldCharType="begin"/>
      </w:r>
      <w:r w:rsidR="00C957B8" w:rsidRPr="00C957B8">
        <w:rPr>
          <w:rFonts w:ascii="Times New Roman" w:hAnsi="Times New Roman" w:cs="Times New Roman"/>
        </w:rPr>
        <w:instrText xml:space="preserve"> ADDIN ZOTERO_ITEM CSL_CITATION {"citationID":"JShqBpWn","properties":{"formattedCitation":"(MacDonald et al., 2000)","plainCitation":"(MacDonald et al., 2000)","noteIndex":0},"citationItems":[{"id":279,"uris":["http://zotero.org/users/local/wVZYArtu/items/TSSLKJ8H"],"uri":["http://zotero.org/users/local/wVZYArtu/items/TSSLKJ8H"],"itemData":{"id":279,"type":"article-journal","container-title":"Arch Environ Contam Toxicol","page":"20-31","title":"Development and Evaluation of Consensus-Based Sediment Quality Guidelines for Freshwater Ecosystems.","volume":"39","author":[{"family":"MacDonald","given":"D.D."},{"family":"Ingersoll","given":"C.G."},{"family":"Berger","given":"T.A."}],"issued":{"date-parts":[["2000"]]}}}],"schema":"https://github.com/citation-style-language/schema/raw/master/csl-citation.json"} </w:instrText>
      </w:r>
      <w:r w:rsidR="00C957B8" w:rsidRPr="00C957B8">
        <w:rPr>
          <w:rFonts w:ascii="Times New Roman" w:hAnsi="Times New Roman" w:cs="Times New Roman"/>
        </w:rPr>
        <w:fldChar w:fldCharType="separate"/>
      </w:r>
      <w:r w:rsidR="00C957B8" w:rsidRPr="00C957B8">
        <w:rPr>
          <w:rFonts w:ascii="Times New Roman" w:hAnsi="Times New Roman" w:cs="Times New Roman"/>
          <w:lang w:eastAsia="en-PH"/>
        </w:rPr>
        <w:t>(MacDonald et al., 2000)</w:t>
      </w:r>
      <w:r w:rsidR="00C957B8" w:rsidRPr="00C957B8">
        <w:rPr>
          <w:rFonts w:ascii="Times New Roman" w:hAnsi="Times New Roman" w:cs="Times New Roman"/>
        </w:rPr>
        <w:fldChar w:fldCharType="end"/>
      </w:r>
    </w:p>
    <w:tbl>
      <w:tblPr>
        <w:tblW w:w="7800" w:type="dxa"/>
        <w:jc w:val="center"/>
        <w:tblLayout w:type="fixed"/>
        <w:tblLook w:val="0400" w:firstRow="0" w:lastRow="0" w:firstColumn="0" w:lastColumn="0" w:noHBand="0" w:noVBand="1"/>
      </w:tblPr>
      <w:tblGrid>
        <w:gridCol w:w="132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</w:tblGrid>
      <w:tr w:rsidR="00C957B8" w:rsidRPr="00C957B8" w14:paraId="75BD1237" w14:textId="77777777" w:rsidTr="00FA68FD">
        <w:trPr>
          <w:trHeight w:val="300"/>
          <w:jc w:val="center"/>
        </w:trPr>
        <w:tc>
          <w:tcPr>
            <w:tcW w:w="1320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2366BED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Element</w:t>
            </w:r>
          </w:p>
        </w:tc>
        <w:tc>
          <w:tcPr>
            <w:tcW w:w="6480" w:type="dxa"/>
            <w:gridSpan w:val="9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CD72BED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Toxicity (%)</w:t>
            </w:r>
          </w:p>
        </w:tc>
      </w:tr>
      <w:tr w:rsidR="00C957B8" w:rsidRPr="00C957B8" w14:paraId="22D03719" w14:textId="77777777" w:rsidTr="00FA68FD">
        <w:trPr>
          <w:trHeight w:val="300"/>
          <w:jc w:val="center"/>
        </w:trPr>
        <w:tc>
          <w:tcPr>
            <w:tcW w:w="1320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170B021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B21CE6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AF865B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661FF1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883A2E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D0DE67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9503070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45F093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CF226C0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0C5796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9</w:t>
            </w:r>
          </w:p>
        </w:tc>
      </w:tr>
      <w:tr w:rsidR="00C957B8" w:rsidRPr="00C957B8" w14:paraId="0C6F6C77" w14:textId="77777777" w:rsidTr="00FA68FD">
        <w:trPr>
          <w:trHeight w:val="300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DE6E2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Cr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34D79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15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3F7447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15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5C991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15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69E44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15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66E78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15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CD3CA7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15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9C89E3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62C4A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15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1EDF7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15.4</w:t>
            </w:r>
          </w:p>
        </w:tc>
      </w:tr>
      <w:tr w:rsidR="00C957B8" w:rsidRPr="00C957B8" w14:paraId="0D56EE86" w14:textId="77777777" w:rsidTr="00FA68FD">
        <w:trPr>
          <w:trHeight w:val="300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A0C65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Cu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E6629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21.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60B99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21.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BC5F9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21.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AC3BB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21.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7C7C4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21.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B7A51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21.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45A7F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21.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49A08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21.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A0F153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21.9</w:t>
            </w:r>
          </w:p>
        </w:tc>
      </w:tr>
      <w:tr w:rsidR="00C957B8" w:rsidRPr="00C957B8" w14:paraId="78366771" w14:textId="77777777" w:rsidTr="00FA68FD">
        <w:trPr>
          <w:trHeight w:val="300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09375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Pb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9CC1F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CA3E3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C22FE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B596C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66178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A24C1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4E26A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2EEC0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229EE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5.8</w:t>
            </w:r>
          </w:p>
        </w:tc>
      </w:tr>
      <w:tr w:rsidR="00C957B8" w:rsidRPr="00C957B8" w14:paraId="5A22A2E6" w14:textId="77777777" w:rsidTr="00FA68FD">
        <w:trPr>
          <w:trHeight w:val="300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2B595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Ni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0FC2E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8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B5501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8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CE6E5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8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6B5C8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8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C9F3A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8.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95E9A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3148D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C346A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7A4E8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8.4</w:t>
            </w:r>
          </w:p>
        </w:tc>
      </w:tr>
      <w:tr w:rsidR="00C957B8" w:rsidRPr="00C957B8" w14:paraId="1BF9E03A" w14:textId="77777777" w:rsidTr="00FA68FD">
        <w:trPr>
          <w:trHeight w:val="300"/>
          <w:jc w:val="center"/>
        </w:trPr>
        <w:tc>
          <w:tcPr>
            <w:tcW w:w="13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DD02AF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C957B8">
              <w:rPr>
                <w:rFonts w:ascii="Times New Roman" w:hAnsi="Times New Roman" w:cs="Times New Roman"/>
                <w:b/>
              </w:rPr>
              <w:t>Zn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60C542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204B4D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99A1B5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81852F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832BC1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D65D42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689DA2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182E427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577B22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C957B8">
              <w:rPr>
                <w:rFonts w:ascii="Times New Roman" w:hAnsi="Times New Roman" w:cs="Times New Roman"/>
              </w:rPr>
              <w:t>3.8</w:t>
            </w:r>
          </w:p>
        </w:tc>
      </w:tr>
    </w:tbl>
    <w:p w14:paraId="5C1BE00B" w14:textId="77777777" w:rsidR="00C957B8" w:rsidRPr="00C957B8" w:rsidRDefault="00C957B8" w:rsidP="00C957B8">
      <w:pPr>
        <w:spacing w:line="480" w:lineRule="auto"/>
        <w:rPr>
          <w:rFonts w:ascii="Times New Roman" w:hAnsi="Times New Roman" w:cs="Times New Roman"/>
        </w:rPr>
      </w:pPr>
    </w:p>
    <w:p w14:paraId="346EF112" w14:textId="77777777" w:rsidR="00C957B8" w:rsidRPr="00C957B8" w:rsidRDefault="00C957B8" w:rsidP="00C957B8">
      <w:pPr>
        <w:rPr>
          <w:rFonts w:ascii="Times New Roman" w:hAnsi="Times New Roman" w:cs="Times New Roman"/>
          <w:b/>
        </w:rPr>
      </w:pPr>
      <w:r w:rsidRPr="00C957B8">
        <w:rPr>
          <w:rFonts w:ascii="Times New Roman" w:hAnsi="Times New Roman" w:cs="Times New Roman"/>
          <w:b/>
        </w:rPr>
        <w:br w:type="page"/>
      </w:r>
    </w:p>
    <w:p w14:paraId="1F2308AC" w14:textId="77777777" w:rsidR="00C957B8" w:rsidRPr="00C957B8" w:rsidRDefault="00C957B8" w:rsidP="00C957B8">
      <w:pPr>
        <w:keepNext/>
        <w:pBdr>
          <w:top w:val="nil"/>
          <w:left w:val="nil"/>
          <w:bottom w:val="nil"/>
          <w:right w:val="nil"/>
          <w:between w:val="nil"/>
        </w:pBdr>
        <w:spacing w:line="240" w:lineRule="auto"/>
        <w:jc w:val="both"/>
        <w:rPr>
          <w:color w:val="000000"/>
        </w:rPr>
      </w:pPr>
      <w:r w:rsidRPr="00C957B8">
        <w:rPr>
          <w:rFonts w:ascii="Times New Roman" w:hAnsi="Times New Roman" w:cs="Times New Roman"/>
          <w:b/>
        </w:rPr>
        <w:t xml:space="preserve">Supplementary </w:t>
      </w:r>
      <w:r w:rsidRPr="00C957B8">
        <w:rPr>
          <w:rFonts w:ascii="Times New Roman" w:hAnsi="Times New Roman" w:cs="Times New Roman"/>
          <w:b/>
          <w:color w:val="000000"/>
        </w:rPr>
        <w:t xml:space="preserve">Table 3. </w:t>
      </w:r>
      <w:r w:rsidRPr="00C957B8">
        <w:rPr>
          <w:rFonts w:ascii="Times New Roman" w:hAnsi="Times New Roman" w:cs="Times New Roman"/>
          <w:color w:val="000000"/>
        </w:rPr>
        <w:t>10th to 100th percentile of each of the elements with greater than 0.700 absolute factor loadings accord</w:t>
      </w:r>
      <w:r w:rsidRPr="00C957B8">
        <w:rPr>
          <w:color w:val="000000"/>
        </w:rPr>
        <w:t>ing to PCA</w:t>
      </w:r>
    </w:p>
    <w:tbl>
      <w:tblPr>
        <w:tblW w:w="15694" w:type="dxa"/>
        <w:tblInd w:w="-885" w:type="dxa"/>
        <w:tblLayout w:type="fixed"/>
        <w:tblLook w:val="0400" w:firstRow="0" w:lastRow="0" w:firstColumn="0" w:lastColumn="0" w:noHBand="0" w:noVBand="1"/>
      </w:tblPr>
      <w:tblGrid>
        <w:gridCol w:w="1242"/>
        <w:gridCol w:w="964"/>
        <w:gridCol w:w="964"/>
        <w:gridCol w:w="964"/>
        <w:gridCol w:w="964"/>
        <w:gridCol w:w="964"/>
        <w:gridCol w:w="964"/>
        <w:gridCol w:w="964"/>
        <w:gridCol w:w="964"/>
        <w:gridCol w:w="975"/>
        <w:gridCol w:w="945"/>
        <w:gridCol w:w="964"/>
        <w:gridCol w:w="964"/>
        <w:gridCol w:w="964"/>
        <w:gridCol w:w="964"/>
        <w:gridCol w:w="964"/>
      </w:tblGrid>
      <w:tr w:rsidR="00C957B8" w:rsidRPr="00C957B8" w14:paraId="05305E7A" w14:textId="77777777" w:rsidTr="00FA68FD">
        <w:trPr>
          <w:trHeight w:val="300"/>
        </w:trPr>
        <w:tc>
          <w:tcPr>
            <w:tcW w:w="124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106CC1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ercentile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28D96A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Al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29A546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Br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B672AD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Ca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5A479D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Cl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7A3A08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Cr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11499C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Cu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418D2A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Fe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D12D2C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K</w:t>
            </w:r>
          </w:p>
        </w:tc>
        <w:tc>
          <w:tcPr>
            <w:tcW w:w="97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BEAB34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Mg</w:t>
            </w:r>
          </w:p>
        </w:tc>
        <w:tc>
          <w:tcPr>
            <w:tcW w:w="94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BADFE5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a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2C21F7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b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1FEF66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S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3000C2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Si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99F11D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Sr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C3A8D1" w14:textId="77777777" w:rsidR="00C957B8" w:rsidRPr="00C957B8" w:rsidRDefault="00C957B8" w:rsidP="00C95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C957B8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Ti</w:t>
            </w:r>
            <w:proofErr w:type="spellEnd"/>
          </w:p>
        </w:tc>
      </w:tr>
      <w:tr w:rsidR="00C957B8" w:rsidRPr="00C957B8" w14:paraId="7B324532" w14:textId="77777777" w:rsidTr="00FA68FD">
        <w:trPr>
          <w:trHeight w:val="300"/>
        </w:trPr>
        <w:tc>
          <w:tcPr>
            <w:tcW w:w="124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A52E3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EB8B4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160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4C5BE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6E465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74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8C815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860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4BDB3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.7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25FF03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.1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B4DFB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000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F86B1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10</w:t>
            </w:r>
          </w:p>
        </w:tc>
        <w:tc>
          <w:tcPr>
            <w:tcW w:w="97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304C5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28</w:t>
            </w:r>
          </w:p>
        </w:tc>
        <w:tc>
          <w:tcPr>
            <w:tcW w:w="94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EE2F7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5200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9F3A4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1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8C688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33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93B52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304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98668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A294C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06</w:t>
            </w:r>
          </w:p>
        </w:tc>
      </w:tr>
      <w:tr w:rsidR="00C957B8" w:rsidRPr="00C957B8" w14:paraId="4E7C2623" w14:textId="77777777" w:rsidTr="00FA68FD">
        <w:trPr>
          <w:trHeight w:val="30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958420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FAAE4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16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FD57F3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23E3E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84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EB4B4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84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B45A6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.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FE142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.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585FC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5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6045C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38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623C1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94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A6F7F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92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82D95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D9404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60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82C4A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3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C03F3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45BD4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19</w:t>
            </w:r>
          </w:p>
        </w:tc>
      </w:tr>
      <w:tr w:rsidR="00C957B8" w:rsidRPr="00C957B8" w14:paraId="61FC0859" w14:textId="77777777" w:rsidTr="00FA68FD">
        <w:trPr>
          <w:trHeight w:val="30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CFED87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D7FB3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4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CDE03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1ECF3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4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00E80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88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D1DCA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2.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0A245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.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220B1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54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10E64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56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5FC32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4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CDBAC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88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8454F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BB6EC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7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9692B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864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87C4C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94227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46</w:t>
            </w:r>
          </w:p>
        </w:tc>
      </w:tr>
      <w:tr w:rsidR="00C957B8" w:rsidRPr="00C957B8" w14:paraId="1CAD678C" w14:textId="77777777" w:rsidTr="00FA68FD">
        <w:trPr>
          <w:trHeight w:val="30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D9309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2A377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5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9FDBC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BF3690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9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9D00E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74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38D93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.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F2D6E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1.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2AF1F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3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90BA3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29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43A53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75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2630C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16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29587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34C7B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47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DDBD0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301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AA56F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D81BC0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32</w:t>
            </w:r>
          </w:p>
        </w:tc>
      </w:tr>
      <w:tr w:rsidR="00C957B8" w:rsidRPr="00C957B8" w14:paraId="6A99DFC6" w14:textId="77777777" w:rsidTr="00FA68FD">
        <w:trPr>
          <w:trHeight w:val="30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6A34A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73FAB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5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65E97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BB444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2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37A99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90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71F67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1.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095A0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3.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CF588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4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84A77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6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1920F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6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12D8C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80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125E5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B95373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53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C3063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589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D268F7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119550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40</w:t>
            </w:r>
          </w:p>
        </w:tc>
      </w:tr>
      <w:tr w:rsidR="00C957B8" w:rsidRPr="00C957B8" w14:paraId="08399B18" w14:textId="77777777" w:rsidTr="00FA68FD">
        <w:trPr>
          <w:trHeight w:val="30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2A943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858B73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3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43A9D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D6BE9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0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5BB1B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78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BE0FD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1.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72EB8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5.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C2388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1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FFDD3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96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D5CA1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6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B5AE2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32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E75FB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50D7B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6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712DB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87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F3F7A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70E62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72</w:t>
            </w:r>
          </w:p>
        </w:tc>
      </w:tr>
      <w:tr w:rsidR="00C957B8" w:rsidRPr="00C957B8" w14:paraId="63AB6F56" w14:textId="77777777" w:rsidTr="00FA68FD">
        <w:trPr>
          <w:trHeight w:val="30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FF9B0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EBDF17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8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DA7D59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07B33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1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7451B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00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701E5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.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47E9C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.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E08E20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7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B92DD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908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1FED7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85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E4D03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80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146F0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.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F416F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2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22D1A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402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D11902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B91D73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02</w:t>
            </w:r>
          </w:p>
        </w:tc>
      </w:tr>
      <w:tr w:rsidR="00C957B8" w:rsidRPr="00C957B8" w14:paraId="76CFBE55" w14:textId="77777777" w:rsidTr="00FA68FD">
        <w:trPr>
          <w:trHeight w:val="30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DB16A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01BBE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9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9314B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8F85D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3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0EEB5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40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66443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53B7E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.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C26B5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6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9D97D7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28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D6F0C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64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DF6AF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24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18594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26E6A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1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6C0617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623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325D4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3113C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758</w:t>
            </w:r>
          </w:p>
        </w:tc>
      </w:tr>
      <w:tr w:rsidR="00C957B8" w:rsidRPr="00C957B8" w14:paraId="5F46CD76" w14:textId="77777777" w:rsidTr="00FA68FD">
        <w:trPr>
          <w:trHeight w:val="30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C5C063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72530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36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E8352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4C959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45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140CC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04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3A6A2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0862A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5.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BD180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244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5088D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62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9E329E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434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0885B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520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FE2DF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.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366C4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6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E553FC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051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D3C31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F0FDD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38</w:t>
            </w:r>
          </w:p>
        </w:tc>
      </w:tr>
      <w:tr w:rsidR="00C957B8" w:rsidRPr="00C957B8" w14:paraId="566C5A5D" w14:textId="77777777" w:rsidTr="00FA68FD">
        <w:trPr>
          <w:trHeight w:val="300"/>
        </w:trPr>
        <w:tc>
          <w:tcPr>
            <w:tcW w:w="124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A45161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76D2B4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20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2210740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7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81FE34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45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A5F5AD7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200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72CA32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67AE53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.3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3B8E3C5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60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706E68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88</w:t>
            </w:r>
          </w:p>
        </w:tc>
        <w:tc>
          <w:tcPr>
            <w:tcW w:w="97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EC629A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180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3389B0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2400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DA0073A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.6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F4211F1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6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4B7042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200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C27D99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5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FD41668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957B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10</w:t>
            </w:r>
          </w:p>
        </w:tc>
      </w:tr>
    </w:tbl>
    <w:p w14:paraId="15D37FAC" w14:textId="77777777" w:rsidR="00C957B8" w:rsidRPr="00C957B8" w:rsidRDefault="00C957B8" w:rsidP="00C957B8">
      <w:pPr>
        <w:spacing w:line="480" w:lineRule="auto"/>
        <w:jc w:val="right"/>
      </w:pPr>
    </w:p>
    <w:p w14:paraId="6DD5B3D0" w14:textId="77777777" w:rsidR="00C957B8" w:rsidRPr="00C957B8" w:rsidRDefault="00C957B8" w:rsidP="00C957B8">
      <w:pPr>
        <w:rPr>
          <w:b/>
          <w:i/>
        </w:rPr>
      </w:pPr>
      <w:r w:rsidRPr="00C957B8">
        <w:rPr>
          <w:b/>
          <w:i/>
        </w:rPr>
        <w:br w:type="page"/>
      </w:r>
    </w:p>
    <w:p w14:paraId="3A601398" w14:textId="77777777" w:rsidR="00C957B8" w:rsidRPr="00C957B8" w:rsidRDefault="00C957B8" w:rsidP="00C957B8">
      <w:pPr>
        <w:keepNext/>
        <w:pBdr>
          <w:top w:val="nil"/>
          <w:left w:val="nil"/>
          <w:bottom w:val="nil"/>
          <w:right w:val="nil"/>
          <w:between w:val="nil"/>
        </w:pBdr>
        <w:spacing w:line="240" w:lineRule="auto"/>
        <w:ind w:left="1440"/>
        <w:rPr>
          <w:i/>
          <w:color w:val="000000"/>
        </w:rPr>
      </w:pPr>
      <w:r w:rsidRPr="00C957B8">
        <w:rPr>
          <w:b/>
          <w:i/>
        </w:rPr>
        <w:t xml:space="preserve">Supplementary </w:t>
      </w:r>
      <w:r w:rsidRPr="00C957B8">
        <w:rPr>
          <w:b/>
          <w:i/>
          <w:color w:val="000000"/>
        </w:rPr>
        <w:t>Table 4.</w:t>
      </w:r>
      <w:r w:rsidRPr="00C957B8">
        <w:rPr>
          <w:i/>
          <w:color w:val="000000"/>
        </w:rPr>
        <w:t xml:space="preserve"> Calculation of the weight attribute of each of the elements with high factor loadings according to PCA</w:t>
      </w:r>
    </w:p>
    <w:tbl>
      <w:tblPr>
        <w:tblW w:w="10065" w:type="dxa"/>
        <w:jc w:val="center"/>
        <w:tblLayout w:type="fixed"/>
        <w:tblLook w:val="0400" w:firstRow="0" w:lastRow="0" w:firstColumn="0" w:lastColumn="0" w:noHBand="0" w:noVBand="1"/>
      </w:tblPr>
      <w:tblGrid>
        <w:gridCol w:w="1215"/>
        <w:gridCol w:w="1230"/>
        <w:gridCol w:w="1230"/>
        <w:gridCol w:w="1035"/>
        <w:gridCol w:w="1695"/>
        <w:gridCol w:w="1695"/>
        <w:gridCol w:w="1695"/>
        <w:gridCol w:w="270"/>
      </w:tblGrid>
      <w:tr w:rsidR="00C957B8" w:rsidRPr="00C957B8" w14:paraId="659E52B7" w14:textId="77777777" w:rsidTr="00FA68FD">
        <w:trPr>
          <w:gridAfter w:val="1"/>
          <w:wAfter w:w="270" w:type="dxa"/>
          <w:trHeight w:val="283"/>
          <w:jc w:val="center"/>
        </w:trPr>
        <w:tc>
          <w:tcPr>
            <w:tcW w:w="12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2DC90C1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C957B8">
              <w:rPr>
                <w:b/>
                <w:color w:val="000000"/>
              </w:rPr>
              <w:t>PC</w:t>
            </w:r>
          </w:p>
        </w:tc>
        <w:tc>
          <w:tcPr>
            <w:tcW w:w="12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2A9EA1F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C957B8">
              <w:rPr>
                <w:b/>
              </w:rPr>
              <w:t>Eigenvalue</w:t>
            </w:r>
          </w:p>
        </w:tc>
        <w:tc>
          <w:tcPr>
            <w:tcW w:w="12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B876EF8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C957B8">
              <w:rPr>
                <w:b/>
                <w:color w:val="000000"/>
              </w:rPr>
              <w:t>Relative Eigen</w:t>
            </w:r>
            <w:r w:rsidRPr="00C957B8">
              <w:rPr>
                <w:b/>
              </w:rPr>
              <w:t>v</w:t>
            </w:r>
            <w:r w:rsidRPr="00C957B8">
              <w:rPr>
                <w:b/>
                <w:color w:val="000000"/>
              </w:rPr>
              <w:t>alue</w:t>
            </w:r>
          </w:p>
        </w:tc>
        <w:tc>
          <w:tcPr>
            <w:tcW w:w="103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5B8F36A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C957B8">
              <w:rPr>
                <w:b/>
                <w:color w:val="000000"/>
              </w:rPr>
              <w:t>Element</w:t>
            </w:r>
          </w:p>
        </w:tc>
        <w:tc>
          <w:tcPr>
            <w:tcW w:w="16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35F02C0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C957B8">
              <w:rPr>
                <w:b/>
                <w:color w:val="000000"/>
              </w:rPr>
              <w:t>Loading Value</w:t>
            </w:r>
          </w:p>
        </w:tc>
        <w:tc>
          <w:tcPr>
            <w:tcW w:w="16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EF94009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C957B8">
              <w:rPr>
                <w:b/>
                <w:color w:val="000000"/>
              </w:rPr>
              <w:t>Relative loading value on same PC</w:t>
            </w:r>
          </w:p>
        </w:tc>
        <w:tc>
          <w:tcPr>
            <w:tcW w:w="16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B1A93A1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C957B8">
              <w:rPr>
                <w:b/>
                <w:color w:val="000000"/>
              </w:rPr>
              <w:t>Weight (relative eigenvalue x relative loading value)</w:t>
            </w:r>
          </w:p>
        </w:tc>
      </w:tr>
      <w:tr w:rsidR="00C957B8" w:rsidRPr="00C957B8" w14:paraId="6AB94A30" w14:textId="77777777" w:rsidTr="00FA68FD">
        <w:trPr>
          <w:trHeight w:val="283"/>
          <w:jc w:val="center"/>
        </w:trPr>
        <w:tc>
          <w:tcPr>
            <w:tcW w:w="121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D81E6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1</w:t>
            </w:r>
          </w:p>
        </w:tc>
        <w:tc>
          <w:tcPr>
            <w:tcW w:w="123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13532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11.186</w:t>
            </w:r>
          </w:p>
        </w:tc>
        <w:tc>
          <w:tcPr>
            <w:tcW w:w="123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69AAB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631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C6835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Al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A8C90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94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346B6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8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093D2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6</w:t>
            </w:r>
          </w:p>
        </w:tc>
        <w:tc>
          <w:tcPr>
            <w:tcW w:w="270" w:type="dxa"/>
            <w:vAlign w:val="center"/>
          </w:tcPr>
          <w:p w14:paraId="5A7C3991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56C9F8D8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6008EC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433EBE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CAE645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F0F0C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Ca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5305E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83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16141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7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0D471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0</w:t>
            </w:r>
          </w:p>
        </w:tc>
        <w:tc>
          <w:tcPr>
            <w:tcW w:w="270" w:type="dxa"/>
            <w:vAlign w:val="center"/>
          </w:tcPr>
          <w:p w14:paraId="286C1E0F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6CF7C0BC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5C56AE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760D60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EC169C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2C268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Fe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CEEA4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93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FF5CF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8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9E7D7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6</w:t>
            </w:r>
          </w:p>
        </w:tc>
        <w:tc>
          <w:tcPr>
            <w:tcW w:w="270" w:type="dxa"/>
            <w:vAlign w:val="center"/>
          </w:tcPr>
          <w:p w14:paraId="07413E18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7AAAF965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A9D7F7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CF1FAF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FF4748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5E4C4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K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A21A2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92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D372B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8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E490B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5</w:t>
            </w:r>
          </w:p>
        </w:tc>
        <w:tc>
          <w:tcPr>
            <w:tcW w:w="270" w:type="dxa"/>
            <w:vAlign w:val="center"/>
          </w:tcPr>
          <w:p w14:paraId="47900209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77E43960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2E87A3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163A13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BEDE25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5CF30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Mg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E344B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86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D08BF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8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96F20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2</w:t>
            </w:r>
          </w:p>
        </w:tc>
        <w:tc>
          <w:tcPr>
            <w:tcW w:w="270" w:type="dxa"/>
            <w:vAlign w:val="center"/>
          </w:tcPr>
          <w:p w14:paraId="19D0BCB5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3F8B0B53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7A1EF9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02FD1E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B52663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8E908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Si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4BB92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96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0BD24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9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8EF35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8</w:t>
            </w:r>
          </w:p>
        </w:tc>
        <w:tc>
          <w:tcPr>
            <w:tcW w:w="270" w:type="dxa"/>
            <w:vAlign w:val="center"/>
          </w:tcPr>
          <w:p w14:paraId="01193821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0ED962C9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3E57FA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C1FB8B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DBE8A7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790A8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Sr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9608A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728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D5E0A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6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19450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43</w:t>
            </w:r>
          </w:p>
        </w:tc>
        <w:tc>
          <w:tcPr>
            <w:tcW w:w="270" w:type="dxa"/>
            <w:vAlign w:val="center"/>
          </w:tcPr>
          <w:p w14:paraId="697A2B3B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4C7B4027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AF5F28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E26CD5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75DF0E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FACDF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proofErr w:type="spellStart"/>
            <w:r w:rsidRPr="00C957B8">
              <w:rPr>
                <w:color w:val="000000"/>
              </w:rPr>
              <w:t>Ti</w:t>
            </w:r>
            <w:proofErr w:type="spellEnd"/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BD3BB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86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A8253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8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A9352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1</w:t>
            </w:r>
          </w:p>
        </w:tc>
        <w:tc>
          <w:tcPr>
            <w:tcW w:w="270" w:type="dxa"/>
            <w:vAlign w:val="center"/>
          </w:tcPr>
          <w:p w14:paraId="04690897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14D11C14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58F3F5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93C50A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FACB99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61AAE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Na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E6A70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98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A19C9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9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0134C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9</w:t>
            </w:r>
          </w:p>
        </w:tc>
        <w:tc>
          <w:tcPr>
            <w:tcW w:w="270" w:type="dxa"/>
            <w:vAlign w:val="center"/>
          </w:tcPr>
          <w:p w14:paraId="1952B406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1E3655C7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2EF333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34AD63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ECA235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178CA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S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7C458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90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850C5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8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381E9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4</w:t>
            </w:r>
          </w:p>
        </w:tc>
        <w:tc>
          <w:tcPr>
            <w:tcW w:w="270" w:type="dxa"/>
            <w:vAlign w:val="center"/>
          </w:tcPr>
          <w:p w14:paraId="07FA08F5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1234318C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8584AB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3F51A4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2BB8ED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62265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Br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6624C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78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9D0D0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74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0A9F2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47</w:t>
            </w:r>
          </w:p>
        </w:tc>
        <w:tc>
          <w:tcPr>
            <w:tcW w:w="270" w:type="dxa"/>
            <w:vAlign w:val="center"/>
          </w:tcPr>
          <w:p w14:paraId="0589CAC2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74C5B3D2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5D7CC1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880175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ACBD64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EAA80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Cl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3BFFC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86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D1930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8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030DF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52</w:t>
            </w:r>
          </w:p>
        </w:tc>
        <w:tc>
          <w:tcPr>
            <w:tcW w:w="270" w:type="dxa"/>
            <w:vAlign w:val="center"/>
          </w:tcPr>
          <w:p w14:paraId="493AEDE8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20561B7C" w14:textId="77777777" w:rsidTr="00FA68FD">
        <w:trPr>
          <w:trHeight w:val="283"/>
          <w:jc w:val="center"/>
        </w:trPr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90779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4A042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8EFE0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B4178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Total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F8613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10.586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B6C23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1.00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45912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270" w:type="dxa"/>
            <w:vAlign w:val="center"/>
          </w:tcPr>
          <w:p w14:paraId="61DE1846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5EDEF2DC" w14:textId="77777777" w:rsidTr="00FA68FD">
        <w:trPr>
          <w:trHeight w:val="283"/>
          <w:jc w:val="center"/>
        </w:trPr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6926A9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FCE73B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3F8100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44AA2D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415DA1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B1EF2A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30D389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" w:type="dxa"/>
            <w:vAlign w:val="center"/>
          </w:tcPr>
          <w:p w14:paraId="0E2FE7DE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0D487CF4" w14:textId="77777777" w:rsidTr="00FA68FD">
        <w:trPr>
          <w:trHeight w:val="283"/>
          <w:jc w:val="center"/>
        </w:trPr>
        <w:tc>
          <w:tcPr>
            <w:tcW w:w="121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17B92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2</w:t>
            </w:r>
          </w:p>
        </w:tc>
        <w:tc>
          <w:tcPr>
            <w:tcW w:w="123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265E0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3.973</w:t>
            </w:r>
          </w:p>
        </w:tc>
        <w:tc>
          <w:tcPr>
            <w:tcW w:w="123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F275C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224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9E477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Cu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285BB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87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53AA9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47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C4294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107</w:t>
            </w:r>
          </w:p>
        </w:tc>
        <w:tc>
          <w:tcPr>
            <w:tcW w:w="270" w:type="dxa"/>
            <w:vAlign w:val="center"/>
          </w:tcPr>
          <w:p w14:paraId="0770CBD6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7327AA0D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EE5690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7B9573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212D07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C92DA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Cr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E822E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96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90A2B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525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BFC87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118</w:t>
            </w:r>
          </w:p>
        </w:tc>
        <w:tc>
          <w:tcPr>
            <w:tcW w:w="270" w:type="dxa"/>
            <w:vAlign w:val="center"/>
          </w:tcPr>
          <w:p w14:paraId="7C7A1940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72D16CD2" w14:textId="77777777" w:rsidTr="00FA68FD">
        <w:trPr>
          <w:trHeight w:val="283"/>
          <w:jc w:val="center"/>
        </w:trPr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B3B40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0E3B66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097D24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1293A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Total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B896F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1.842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8434E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1.00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EE847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270" w:type="dxa"/>
            <w:vAlign w:val="center"/>
          </w:tcPr>
          <w:p w14:paraId="0E5BCCEE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18B8CA68" w14:textId="77777777" w:rsidTr="00FA68FD">
        <w:trPr>
          <w:trHeight w:val="283"/>
          <w:jc w:val="center"/>
        </w:trPr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48B47D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411785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3029AD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BB9C1A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606B82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0940CD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07EBDD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" w:type="dxa"/>
            <w:vAlign w:val="center"/>
          </w:tcPr>
          <w:p w14:paraId="37F04CA3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1BD5BA1B" w14:textId="77777777" w:rsidTr="00FA68FD">
        <w:trPr>
          <w:trHeight w:val="283"/>
          <w:jc w:val="center"/>
        </w:trPr>
        <w:tc>
          <w:tcPr>
            <w:tcW w:w="121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39AC4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3</w:t>
            </w:r>
          </w:p>
        </w:tc>
        <w:tc>
          <w:tcPr>
            <w:tcW w:w="123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9412D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2.557</w:t>
            </w:r>
          </w:p>
        </w:tc>
        <w:tc>
          <w:tcPr>
            <w:tcW w:w="123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A3882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144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AB86B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Pb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5C74B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713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F7A1C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469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06E3D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68</w:t>
            </w:r>
          </w:p>
        </w:tc>
        <w:tc>
          <w:tcPr>
            <w:tcW w:w="270" w:type="dxa"/>
            <w:vAlign w:val="center"/>
          </w:tcPr>
          <w:p w14:paraId="4C600CBE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01657E0E" w14:textId="77777777" w:rsidTr="00FA68FD">
        <w:trPr>
          <w:trHeight w:val="283"/>
          <w:jc w:val="center"/>
        </w:trPr>
        <w:tc>
          <w:tcPr>
            <w:tcW w:w="121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51528E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D90CFE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D44C68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840D5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Rb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00C17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807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0A933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531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BDE25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0.077</w:t>
            </w:r>
          </w:p>
        </w:tc>
        <w:tc>
          <w:tcPr>
            <w:tcW w:w="270" w:type="dxa"/>
            <w:vAlign w:val="center"/>
          </w:tcPr>
          <w:p w14:paraId="57A21DFE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199C02B8" w14:textId="77777777" w:rsidTr="00FA68FD">
        <w:trPr>
          <w:trHeight w:val="283"/>
          <w:jc w:val="center"/>
        </w:trPr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A19E5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43BBAF" w14:textId="77777777" w:rsidR="00C957B8" w:rsidRPr="00C957B8" w:rsidRDefault="00C957B8" w:rsidP="00C957B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83EC46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0C046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Total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11797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1.52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6CF3B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1.000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CD88A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</w:p>
        </w:tc>
        <w:tc>
          <w:tcPr>
            <w:tcW w:w="270" w:type="dxa"/>
            <w:vAlign w:val="center"/>
          </w:tcPr>
          <w:p w14:paraId="7FFFF662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C957B8" w:rsidRPr="00C957B8" w14:paraId="087A21A6" w14:textId="77777777" w:rsidTr="00FA68FD">
        <w:trPr>
          <w:trHeight w:val="283"/>
          <w:jc w:val="center"/>
        </w:trPr>
        <w:tc>
          <w:tcPr>
            <w:tcW w:w="121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1120FCB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Total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398C21A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</w:rPr>
            </w:pPr>
            <w:r w:rsidRPr="00C957B8">
              <w:rPr>
                <w:color w:val="000000"/>
              </w:rPr>
              <w:t>17.716</w:t>
            </w:r>
          </w:p>
        </w:tc>
        <w:tc>
          <w:tcPr>
            <w:tcW w:w="12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FF47C81" w14:textId="77777777" w:rsidR="00C957B8" w:rsidRPr="00C957B8" w:rsidRDefault="00C957B8" w:rsidP="00C957B8">
            <w:pPr>
              <w:spacing w:after="0" w:line="240" w:lineRule="auto"/>
              <w:rPr>
                <w:color w:val="000000"/>
              </w:rPr>
            </w:pPr>
            <w:r w:rsidRPr="00C957B8">
              <w:rPr>
                <w:color w:val="000000"/>
              </w:rPr>
              <w:t> 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71594377" w14:textId="77777777" w:rsidR="00C957B8" w:rsidRPr="00C957B8" w:rsidRDefault="00C957B8" w:rsidP="00C957B8">
            <w:pPr>
              <w:spacing w:after="0" w:line="240" w:lineRule="auto"/>
              <w:rPr>
                <w:color w:val="000000"/>
              </w:rPr>
            </w:pPr>
            <w:r w:rsidRPr="00C957B8">
              <w:rPr>
                <w:color w:val="000000"/>
              </w:rPr>
              <w:t> </w:t>
            </w:r>
          </w:p>
        </w:tc>
        <w:tc>
          <w:tcPr>
            <w:tcW w:w="1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087E2DEF" w14:textId="77777777" w:rsidR="00C957B8" w:rsidRPr="00C957B8" w:rsidRDefault="00C957B8" w:rsidP="00C957B8">
            <w:pPr>
              <w:spacing w:after="0" w:line="240" w:lineRule="auto"/>
              <w:rPr>
                <w:color w:val="000000"/>
              </w:rPr>
            </w:pPr>
            <w:r w:rsidRPr="00C957B8">
              <w:rPr>
                <w:color w:val="000000"/>
              </w:rPr>
              <w:t> </w:t>
            </w:r>
          </w:p>
        </w:tc>
        <w:tc>
          <w:tcPr>
            <w:tcW w:w="1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BB4ED7B" w14:textId="77777777" w:rsidR="00C957B8" w:rsidRPr="00C957B8" w:rsidRDefault="00C957B8" w:rsidP="00C957B8">
            <w:pPr>
              <w:spacing w:after="0" w:line="240" w:lineRule="auto"/>
              <w:rPr>
                <w:color w:val="000000"/>
              </w:rPr>
            </w:pPr>
            <w:r w:rsidRPr="00C957B8">
              <w:rPr>
                <w:color w:val="000000"/>
              </w:rPr>
              <w:t> </w:t>
            </w:r>
          </w:p>
        </w:tc>
        <w:tc>
          <w:tcPr>
            <w:tcW w:w="1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170788B7" w14:textId="77777777" w:rsidR="00C957B8" w:rsidRPr="00C957B8" w:rsidRDefault="00C957B8" w:rsidP="00C957B8">
            <w:pPr>
              <w:spacing w:after="0" w:line="240" w:lineRule="auto"/>
              <w:rPr>
                <w:color w:val="000000"/>
              </w:rPr>
            </w:pPr>
            <w:r w:rsidRPr="00C957B8">
              <w:rPr>
                <w:color w:val="000000"/>
              </w:rPr>
              <w:t> </w:t>
            </w:r>
          </w:p>
        </w:tc>
        <w:tc>
          <w:tcPr>
            <w:tcW w:w="270" w:type="dxa"/>
            <w:vAlign w:val="center"/>
          </w:tcPr>
          <w:p w14:paraId="17147FDE" w14:textId="77777777" w:rsidR="00C957B8" w:rsidRPr="00C957B8" w:rsidRDefault="00C957B8" w:rsidP="00C957B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5069810B" w14:textId="77777777" w:rsidR="00C957B8" w:rsidRPr="00C957B8" w:rsidRDefault="00C957B8" w:rsidP="00C957B8">
      <w:pPr>
        <w:keepNext/>
        <w:pBdr>
          <w:top w:val="nil"/>
          <w:left w:val="nil"/>
          <w:bottom w:val="nil"/>
          <w:right w:val="nil"/>
          <w:between w:val="nil"/>
        </w:pBdr>
        <w:spacing w:line="240" w:lineRule="auto"/>
      </w:pPr>
      <w:r w:rsidRPr="00C957B8">
        <w:br w:type="page"/>
      </w:r>
    </w:p>
    <w:p w14:paraId="7A88757C" w14:textId="77777777" w:rsidR="00C957B8" w:rsidRPr="00C957B8" w:rsidRDefault="00C957B8" w:rsidP="00C957B8">
      <w:pPr>
        <w:rPr>
          <w:color w:val="000000"/>
        </w:rPr>
      </w:pPr>
      <w:r w:rsidRPr="00C957B8">
        <w:rPr>
          <w:b/>
        </w:rPr>
        <w:t xml:space="preserve">Supplementary </w:t>
      </w:r>
      <w:r w:rsidRPr="00C957B8">
        <w:rPr>
          <w:b/>
          <w:color w:val="000000"/>
        </w:rPr>
        <w:t xml:space="preserve">Table 5. </w:t>
      </w:r>
      <w:r w:rsidRPr="00C957B8">
        <w:rPr>
          <w:color w:val="000000"/>
        </w:rPr>
        <w:t>Elemental factor loadings and contribution of the first five principal components</w:t>
      </w:r>
    </w:p>
    <w:tbl>
      <w:tblPr>
        <w:tblW w:w="14299" w:type="dxa"/>
        <w:tblInd w:w="108" w:type="dxa"/>
        <w:tblLayout w:type="fixed"/>
        <w:tblLook w:val="0400" w:firstRow="0" w:lastRow="0" w:firstColumn="0" w:lastColumn="0" w:noHBand="0" w:noVBand="1"/>
      </w:tblPr>
      <w:tblGrid>
        <w:gridCol w:w="2404"/>
        <w:gridCol w:w="998"/>
        <w:gridCol w:w="1381"/>
        <w:gridCol w:w="998"/>
        <w:gridCol w:w="1381"/>
        <w:gridCol w:w="998"/>
        <w:gridCol w:w="1381"/>
        <w:gridCol w:w="998"/>
        <w:gridCol w:w="1381"/>
        <w:gridCol w:w="998"/>
        <w:gridCol w:w="1381"/>
      </w:tblGrid>
      <w:tr w:rsidR="00C957B8" w:rsidRPr="00C957B8" w14:paraId="6C5153A4" w14:textId="77777777" w:rsidTr="00FA68FD">
        <w:trPr>
          <w:trHeight w:val="315"/>
        </w:trPr>
        <w:tc>
          <w:tcPr>
            <w:tcW w:w="240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01004D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79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1978500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PC 1</w:t>
            </w:r>
          </w:p>
        </w:tc>
        <w:tc>
          <w:tcPr>
            <w:tcW w:w="2379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0CD62E5D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PC 2</w:t>
            </w:r>
          </w:p>
        </w:tc>
        <w:tc>
          <w:tcPr>
            <w:tcW w:w="2379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0FBD65B4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PC 3</w:t>
            </w:r>
          </w:p>
        </w:tc>
        <w:tc>
          <w:tcPr>
            <w:tcW w:w="2379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FF35B8A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PC 4</w:t>
            </w:r>
          </w:p>
        </w:tc>
        <w:tc>
          <w:tcPr>
            <w:tcW w:w="2379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60BC354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PC 5</w:t>
            </w:r>
          </w:p>
        </w:tc>
      </w:tr>
      <w:tr w:rsidR="00C957B8" w:rsidRPr="00C957B8" w14:paraId="38F76A13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02AA86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Eigen</w:t>
            </w:r>
            <w:r w:rsidRPr="00C957B8">
              <w:rPr>
                <w:sz w:val="20"/>
                <w:szCs w:val="20"/>
              </w:rPr>
              <w:t>v</w:t>
            </w:r>
            <w:r w:rsidRPr="00C957B8">
              <w:rPr>
                <w:color w:val="000000"/>
                <w:sz w:val="20"/>
                <w:szCs w:val="20"/>
              </w:rPr>
              <w:t>alues</w:t>
            </w:r>
          </w:p>
        </w:tc>
        <w:tc>
          <w:tcPr>
            <w:tcW w:w="2379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54988C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1.186</w:t>
            </w:r>
          </w:p>
        </w:tc>
        <w:tc>
          <w:tcPr>
            <w:tcW w:w="2379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6CD960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3.973</w:t>
            </w:r>
          </w:p>
        </w:tc>
        <w:tc>
          <w:tcPr>
            <w:tcW w:w="2379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DBF949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2.557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F75550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2.026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90B833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918</w:t>
            </w:r>
          </w:p>
        </w:tc>
      </w:tr>
      <w:tr w:rsidR="00C957B8" w:rsidRPr="00C957B8" w14:paraId="33FBEBE5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AD23D0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Proportion of Variance (%)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B438BEC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50.847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95BC0C4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8.059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FFEE57C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1.623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30B6AE6C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9.209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6B4E400C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172</w:t>
            </w:r>
          </w:p>
        </w:tc>
      </w:tr>
      <w:tr w:rsidR="00C957B8" w:rsidRPr="00C957B8" w14:paraId="61DFE2E6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957A72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sz w:val="20"/>
                <w:szCs w:val="20"/>
              </w:rPr>
              <w:t>Source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B87417B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sz w:val="20"/>
                <w:szCs w:val="20"/>
              </w:rPr>
              <w:t>Terrestrial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EE7CBE6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sz w:val="20"/>
                <w:szCs w:val="20"/>
              </w:rPr>
              <w:t>Industrial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D860396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C957B8">
              <w:rPr>
                <w:sz w:val="20"/>
                <w:szCs w:val="20"/>
              </w:rPr>
              <w:t>Pyrotechnics</w:t>
            </w: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69443A7A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379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98441DE" w14:textId="77777777" w:rsidR="00C957B8" w:rsidRPr="00C957B8" w:rsidRDefault="00C957B8" w:rsidP="00C957B8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C957B8" w:rsidRPr="00C957B8" w14:paraId="4FBF71C6" w14:textId="77777777" w:rsidTr="00FA68FD">
        <w:trPr>
          <w:trHeight w:val="600"/>
        </w:trPr>
        <w:tc>
          <w:tcPr>
            <w:tcW w:w="240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65107821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Element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3DD7D61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Factor Loading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231FC197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Contribution (%)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14527F0C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Factor Loading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3BE0A3E2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Contribution (%)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33FBFB9B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Factor Loading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4F02F5D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Contribution (%)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D55FC9E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Factor Loading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16C92094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Contribution (%)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3CF385E3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Factor Loading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564312D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C957B8">
              <w:rPr>
                <w:b/>
                <w:color w:val="000000"/>
                <w:sz w:val="20"/>
                <w:szCs w:val="20"/>
              </w:rPr>
              <w:t>Contribution (%)</w:t>
            </w:r>
          </w:p>
        </w:tc>
      </w:tr>
      <w:tr w:rsidR="00C957B8" w:rsidRPr="00C957B8" w14:paraId="2631217A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7C9E6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Na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D4ED3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98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9C57A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8.66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DC70B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03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DE349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6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95541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7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C79CC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0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D6F88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0A2D2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2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72717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2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78466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52</w:t>
            </w:r>
          </w:p>
        </w:tc>
      </w:tr>
      <w:tr w:rsidR="00C957B8" w:rsidRPr="00C957B8" w14:paraId="4E98910C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DE132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Mg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924E4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86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D11A8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6.74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F4BF0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8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51830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6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1B82D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24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769AB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2.37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1B269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30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A4583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43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D8AB9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5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3AA9F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2.512</w:t>
            </w:r>
          </w:p>
        </w:tc>
      </w:tr>
      <w:tr w:rsidR="00C957B8" w:rsidRPr="00C957B8" w14:paraId="46C556F6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016B7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Al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84F34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94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768B7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7.95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D2354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5353E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0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C61CE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8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4FCA4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9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0FAFA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29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D36E4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26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3B0E9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AB541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31</w:t>
            </w:r>
          </w:p>
        </w:tc>
      </w:tr>
      <w:tr w:rsidR="00C957B8" w:rsidRPr="00C957B8" w14:paraId="73A0B2A8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A6081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Si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90C75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96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3B8FC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8.34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066EF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4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DD19F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39A65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5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B0403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1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9D20C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21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FF4A1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2.26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CAE98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2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6D429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91</w:t>
            </w:r>
          </w:p>
        </w:tc>
      </w:tr>
      <w:tr w:rsidR="00C957B8" w:rsidRPr="00C957B8" w14:paraId="278912B6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F2D76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3DAA4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90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BA8AB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7.27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6839F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28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83938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99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BEF4E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6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C767B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05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E1B65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1BD9C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7E826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4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5DA4D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6.303</w:t>
            </w:r>
          </w:p>
        </w:tc>
      </w:tr>
      <w:tr w:rsidR="00C957B8" w:rsidRPr="00C957B8" w14:paraId="3FE3BCC7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9FA4B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Cl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7EB6B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86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34EAE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6.72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24073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2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34BF0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91AD1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31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2AAFA2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3.86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4B114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4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E3386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05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F77CD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24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7D319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6.624</w:t>
            </w:r>
          </w:p>
        </w:tc>
      </w:tr>
      <w:tr w:rsidR="00C957B8" w:rsidRPr="00C957B8" w14:paraId="731C2462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CDF91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K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DA605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92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AEDA2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7.56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F3B6E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27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BC805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88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93EA2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1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8A0F7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801E6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8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1B048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70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8A525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6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869C0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479</w:t>
            </w:r>
          </w:p>
        </w:tc>
      </w:tr>
      <w:tr w:rsidR="00C957B8" w:rsidRPr="00C957B8" w14:paraId="04D489AB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ACC92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Ca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AC9E7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83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487D9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6.15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0710C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1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1C677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35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BABFD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31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5D582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3.88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0B452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38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68CE7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7.27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C5C19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8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A16CB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3.528</w:t>
            </w:r>
          </w:p>
        </w:tc>
      </w:tr>
      <w:tr w:rsidR="00C957B8" w:rsidRPr="00C957B8" w14:paraId="7B3759B9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B208C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proofErr w:type="spellStart"/>
            <w:r w:rsidRPr="00C957B8">
              <w:rPr>
                <w:color w:val="000000"/>
                <w:sz w:val="20"/>
                <w:szCs w:val="20"/>
              </w:rPr>
              <w:t>Ti</w:t>
            </w:r>
            <w:proofErr w:type="spellEnd"/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07F28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86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F08B1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6.63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1423C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9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2AE6FD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1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04D14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38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DCC87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5.63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04496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31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803CF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79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AFE66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38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272EB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61</w:t>
            </w:r>
          </w:p>
        </w:tc>
      </w:tr>
      <w:tr w:rsidR="00C957B8" w:rsidRPr="00C957B8" w14:paraId="1E0DA241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7A002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Cr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657C7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5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64AAF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2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FF6F0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96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52C98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23.53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09975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28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00661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582BC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1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948BC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70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C3D96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08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789C3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259</w:t>
            </w:r>
          </w:p>
        </w:tc>
      </w:tr>
      <w:tr w:rsidR="00C957B8" w:rsidRPr="00C957B8" w14:paraId="6C31B89E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165AE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Mn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AA07B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3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F7C3D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21C5D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61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AF605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9.57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0F828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106E1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5BF61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55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FBCD3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4.94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FD2F3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44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09489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21.599</w:t>
            </w:r>
          </w:p>
        </w:tc>
      </w:tr>
      <w:tr w:rsidR="00C957B8" w:rsidRPr="00C957B8" w14:paraId="220156DA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846C5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Fe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3D825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933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BE7F6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7.78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29670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63747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7857D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8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CEC60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3.18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90864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1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7B924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63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A6A04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8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5EB2E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729</w:t>
            </w:r>
          </w:p>
        </w:tc>
      </w:tr>
      <w:tr w:rsidR="00C957B8" w:rsidRPr="00C957B8" w14:paraId="02A3CE91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6DBF5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Ni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53284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69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3D0F4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34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80B8D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0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3FEEF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6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BF521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33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BC5C4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28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2DAEB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38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93A96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7.18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D6738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3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1A510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6.121</w:t>
            </w:r>
          </w:p>
        </w:tc>
      </w:tr>
      <w:tr w:rsidR="00C957B8" w:rsidRPr="00C957B8" w14:paraId="172369EF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3853B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Cu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F142F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4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A1FAC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51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1DAAD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87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2F9CB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9.28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9C3BE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5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B2C67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3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7489E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4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DAAE5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06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5E45F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30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B0290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0.421</w:t>
            </w:r>
          </w:p>
        </w:tc>
      </w:tr>
      <w:tr w:rsidR="00C957B8" w:rsidRPr="00C957B8" w14:paraId="482B2D01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A3AE9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Zn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6ED77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2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4CB19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43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44F08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59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CB3CD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8.81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E9AB8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40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65D59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6.39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C1197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55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FAC8D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5.29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F8AFE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7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82420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3.302</w:t>
            </w:r>
          </w:p>
        </w:tc>
      </w:tr>
      <w:tr w:rsidR="00C957B8" w:rsidRPr="00C957B8" w14:paraId="61823A47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6A56E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Pb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93D59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26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75281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62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8FE37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83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16B97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84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D573D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713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C959F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9.86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8C48C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563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D1703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5.64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CA80C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9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BB8FA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029</w:t>
            </w:r>
          </w:p>
        </w:tc>
      </w:tr>
      <w:tr w:rsidR="00C957B8" w:rsidRPr="00C957B8" w14:paraId="01AEC15F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029C5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Br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35B58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78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823E7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5.44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A3DC4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1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47A48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15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80BDF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40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04998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6.31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829FF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40A5D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272FC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8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5FC25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3.747</w:t>
            </w:r>
          </w:p>
        </w:tc>
      </w:tr>
      <w:tr w:rsidR="00C957B8" w:rsidRPr="00C957B8" w14:paraId="2C60A28A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3D1D7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Rb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A07B2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05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A09F7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2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12897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40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2FC5D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02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C674E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80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7F453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25.49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8F288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12527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F2FC3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2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C1D6F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5.371</w:t>
            </w:r>
          </w:p>
        </w:tc>
      </w:tr>
      <w:tr w:rsidR="00C957B8" w:rsidRPr="00C957B8" w14:paraId="2F92A571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4855B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Sr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0BF45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728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A9784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73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794C4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70616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23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55F1A1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39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238A5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5.98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7E797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49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0729A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2.21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D6519F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21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0637A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5.008</w:t>
            </w:r>
          </w:p>
        </w:tc>
      </w:tr>
      <w:tr w:rsidR="00C957B8" w:rsidRPr="00C957B8" w14:paraId="1AD32EBB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E19F5E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AB9F4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67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0A679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08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35154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64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7DFD5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0.47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6DB7F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203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368C9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61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BD4AB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38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E8F72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7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5D3E9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37415C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354</w:t>
            </w:r>
          </w:p>
        </w:tc>
      </w:tr>
      <w:tr w:rsidR="00C957B8" w:rsidRPr="00C957B8" w14:paraId="2906C4DC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B47A46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Zr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C3AE1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69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F9857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4.26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81DE0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44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307F0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5.08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84FA8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46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8B79C9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8.40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CBFA13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15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456DA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19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8CE68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41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74A5B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2.161</w:t>
            </w:r>
          </w:p>
        </w:tc>
      </w:tr>
      <w:tr w:rsidR="00C957B8" w:rsidRPr="00C957B8" w14:paraId="049EB24F" w14:textId="77777777" w:rsidTr="00FA68FD">
        <w:trPr>
          <w:trHeight w:val="300"/>
        </w:trPr>
        <w:tc>
          <w:tcPr>
            <w:tcW w:w="240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03BB022B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Mo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384EE1B8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398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5362F3A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.414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ABEA6AD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677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0F0D163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1.551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0418F30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145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C3000E0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0.818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89E6717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325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1FE5D5C4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5.222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F469612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-0.418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1F81085" w14:textId="77777777" w:rsidR="00C957B8" w:rsidRPr="00C957B8" w:rsidRDefault="00C957B8" w:rsidP="00C957B8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C957B8">
              <w:rPr>
                <w:color w:val="000000"/>
                <w:sz w:val="20"/>
                <w:szCs w:val="20"/>
              </w:rPr>
              <w:t>19.018</w:t>
            </w:r>
          </w:p>
        </w:tc>
      </w:tr>
    </w:tbl>
    <w:p w14:paraId="572B3B11" w14:textId="77777777" w:rsidR="00C957B8" w:rsidRPr="00C957B8" w:rsidRDefault="00C957B8" w:rsidP="00C957B8">
      <w:pPr>
        <w:rPr>
          <w:b/>
        </w:rPr>
      </w:pPr>
    </w:p>
    <w:p w14:paraId="3085E81F" w14:textId="77777777" w:rsidR="00C957B8" w:rsidRPr="00C957B8" w:rsidRDefault="00C957B8" w:rsidP="00C957B8">
      <w:pPr>
        <w:jc w:val="center"/>
      </w:pPr>
      <w:r w:rsidRPr="00C957B8">
        <w:rPr>
          <w:b/>
        </w:rPr>
        <w:t xml:space="preserve">Supplementary Table 6. </w:t>
      </w:r>
      <w:r w:rsidRPr="00C957B8">
        <w:t>Contribution of the principal components in each of the sampling locations (%)</w:t>
      </w:r>
    </w:p>
    <w:tbl>
      <w:tblPr>
        <w:tblW w:w="6855" w:type="dxa"/>
        <w:jc w:val="center"/>
        <w:tblLayout w:type="fixed"/>
        <w:tblLook w:val="0400" w:firstRow="0" w:lastRow="0" w:firstColumn="0" w:lastColumn="0" w:noHBand="0" w:noVBand="1"/>
      </w:tblPr>
      <w:tblGrid>
        <w:gridCol w:w="1142"/>
        <w:gridCol w:w="1142"/>
        <w:gridCol w:w="1142"/>
        <w:gridCol w:w="1143"/>
        <w:gridCol w:w="1143"/>
        <w:gridCol w:w="1143"/>
      </w:tblGrid>
      <w:tr w:rsidR="00C957B8" w:rsidRPr="00C957B8" w14:paraId="62856862" w14:textId="77777777" w:rsidTr="00FA68FD">
        <w:trPr>
          <w:trHeight w:val="300"/>
          <w:jc w:val="center"/>
        </w:trPr>
        <w:tc>
          <w:tcPr>
            <w:tcW w:w="1142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1C26CB26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</w:rPr>
            </w:pPr>
            <w:r w:rsidRPr="00C957B8">
              <w:rPr>
                <w:b/>
              </w:rPr>
              <w:t>Sampling Location</w:t>
            </w:r>
          </w:p>
        </w:tc>
        <w:tc>
          <w:tcPr>
            <w:tcW w:w="5710" w:type="dxa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74C3B23" w14:textId="77777777" w:rsidR="00C957B8" w:rsidRPr="00C957B8" w:rsidRDefault="00C957B8" w:rsidP="00C957B8">
            <w:pPr>
              <w:spacing w:after="0" w:line="240" w:lineRule="auto"/>
              <w:jc w:val="center"/>
              <w:rPr>
                <w:b/>
              </w:rPr>
            </w:pPr>
            <w:r w:rsidRPr="00C957B8">
              <w:rPr>
                <w:b/>
              </w:rPr>
              <w:t>Contribution (%)</w:t>
            </w:r>
          </w:p>
        </w:tc>
      </w:tr>
      <w:tr w:rsidR="00C957B8" w:rsidRPr="00C957B8" w14:paraId="2F401E0B" w14:textId="77777777" w:rsidTr="00FA68FD">
        <w:trPr>
          <w:trHeight w:val="300"/>
          <w:jc w:val="center"/>
        </w:trPr>
        <w:tc>
          <w:tcPr>
            <w:tcW w:w="1142" w:type="dxa"/>
            <w:vMerge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33025A0F" w14:textId="77777777" w:rsidR="00C957B8" w:rsidRPr="00C957B8" w:rsidRDefault="00C957B8" w:rsidP="00C957B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b/>
              </w:rPr>
            </w:pPr>
          </w:p>
        </w:tc>
        <w:tc>
          <w:tcPr>
            <w:tcW w:w="114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C45BED9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</w:rPr>
            </w:pPr>
            <w:r w:rsidRPr="00C957B8">
              <w:rPr>
                <w:b/>
              </w:rPr>
              <w:t>PC 1</w:t>
            </w:r>
          </w:p>
        </w:tc>
        <w:tc>
          <w:tcPr>
            <w:tcW w:w="114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AB77D06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</w:rPr>
            </w:pPr>
            <w:r w:rsidRPr="00C957B8">
              <w:rPr>
                <w:b/>
              </w:rPr>
              <w:t>PC 2</w:t>
            </w:r>
          </w:p>
        </w:tc>
        <w:tc>
          <w:tcPr>
            <w:tcW w:w="114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C442221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</w:rPr>
            </w:pPr>
            <w:r w:rsidRPr="00C957B8">
              <w:rPr>
                <w:b/>
              </w:rPr>
              <w:t>PC 3</w:t>
            </w:r>
          </w:p>
        </w:tc>
        <w:tc>
          <w:tcPr>
            <w:tcW w:w="114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CDE0263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</w:rPr>
            </w:pPr>
            <w:r w:rsidRPr="00C957B8">
              <w:rPr>
                <w:b/>
              </w:rPr>
              <w:t>PC 4</w:t>
            </w:r>
          </w:p>
        </w:tc>
        <w:tc>
          <w:tcPr>
            <w:tcW w:w="114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C0E64DB" w14:textId="77777777" w:rsidR="00C957B8" w:rsidRPr="00C957B8" w:rsidRDefault="00C957B8" w:rsidP="00C957B8">
            <w:pPr>
              <w:spacing w:after="0" w:line="240" w:lineRule="auto"/>
              <w:jc w:val="right"/>
              <w:rPr>
                <w:b/>
              </w:rPr>
            </w:pPr>
            <w:r w:rsidRPr="00C957B8">
              <w:rPr>
                <w:b/>
              </w:rPr>
              <w:t>PC 5</w:t>
            </w:r>
          </w:p>
        </w:tc>
      </w:tr>
      <w:tr w:rsidR="00C957B8" w:rsidRPr="00C957B8" w14:paraId="6F0BE052" w14:textId="77777777" w:rsidTr="00FA68FD">
        <w:trPr>
          <w:trHeight w:val="300"/>
          <w:jc w:val="center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CD68D5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3B8F3D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15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F30B86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37.47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0DF0E4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00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DF332B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09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BAD861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28.611</w:t>
            </w:r>
          </w:p>
        </w:tc>
      </w:tr>
      <w:tr w:rsidR="00C957B8" w:rsidRPr="00C957B8" w14:paraId="62CD9AA9" w14:textId="77777777" w:rsidTr="00FA68FD">
        <w:trPr>
          <w:trHeight w:val="300"/>
          <w:jc w:val="center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A996E3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0E47EC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44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EA1130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17.57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A219DB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258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C6C1F9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1.87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0C3804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6.579</w:t>
            </w:r>
          </w:p>
        </w:tc>
      </w:tr>
      <w:tr w:rsidR="00C957B8" w:rsidRPr="00C957B8" w14:paraId="579CECAA" w14:textId="77777777" w:rsidTr="00FA68FD">
        <w:trPr>
          <w:trHeight w:val="300"/>
          <w:jc w:val="center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B341DB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F216B8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27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5E7878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4.968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407586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1.09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E97F08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4.148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BB1838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037</w:t>
            </w:r>
          </w:p>
        </w:tc>
      </w:tr>
      <w:tr w:rsidR="00C957B8" w:rsidRPr="00C957B8" w14:paraId="5B821707" w14:textId="77777777" w:rsidTr="00FA68FD">
        <w:trPr>
          <w:trHeight w:val="300"/>
          <w:jc w:val="center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302B2C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F502A9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10.95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73F8C5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2.24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1B5C35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28.74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AD3167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7.94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4CEF39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7.938</w:t>
            </w:r>
          </w:p>
        </w:tc>
      </w:tr>
      <w:tr w:rsidR="00C957B8" w:rsidRPr="00C957B8" w14:paraId="7C2FC743" w14:textId="77777777" w:rsidTr="00FA68FD">
        <w:trPr>
          <w:trHeight w:val="300"/>
          <w:jc w:val="center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BA3FA9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290140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10.65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21B956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21.02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CFDDDA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3.11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7EC438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6.64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3A71E2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34.347</w:t>
            </w:r>
          </w:p>
        </w:tc>
      </w:tr>
      <w:tr w:rsidR="00C957B8" w:rsidRPr="00C957B8" w14:paraId="386DE7B3" w14:textId="77777777" w:rsidTr="00FA68FD">
        <w:trPr>
          <w:trHeight w:val="300"/>
          <w:jc w:val="center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FC3F36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11EDC9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41.57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DBF277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45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F18CC8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15.01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B2AE6C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25.43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DA2FF0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5.245</w:t>
            </w:r>
          </w:p>
        </w:tc>
      </w:tr>
      <w:tr w:rsidR="00C957B8" w:rsidRPr="00C957B8" w14:paraId="7213D2F3" w14:textId="77777777" w:rsidTr="00FA68FD">
        <w:trPr>
          <w:trHeight w:val="300"/>
          <w:jc w:val="center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5E8BE0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290604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26.76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D881D3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13.31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F9423C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11.34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6ED5AF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31.140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0864E8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3.296</w:t>
            </w:r>
          </w:p>
        </w:tc>
      </w:tr>
      <w:tr w:rsidR="00C957B8" w:rsidRPr="00C957B8" w14:paraId="01BEF820" w14:textId="77777777" w:rsidTr="00FA68FD">
        <w:trPr>
          <w:trHeight w:val="300"/>
          <w:jc w:val="center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9096BB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8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F377D9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3.38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4999AC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24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992D29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35.790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6630EB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22.048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6F9BF6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4.073</w:t>
            </w:r>
          </w:p>
        </w:tc>
      </w:tr>
      <w:tr w:rsidR="00C957B8" w:rsidRPr="00C957B8" w14:paraId="5FB1A3B1" w14:textId="77777777" w:rsidTr="00FA68FD">
        <w:trPr>
          <w:trHeight w:val="300"/>
          <w:jc w:val="center"/>
        </w:trPr>
        <w:tc>
          <w:tcPr>
            <w:tcW w:w="114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641893E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9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6B3ACA0B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5.795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965F385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2.704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673C01F7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4.632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42459F8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0.667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19C2E87" w14:textId="77777777" w:rsidR="00C957B8" w:rsidRPr="00C957B8" w:rsidRDefault="00C957B8" w:rsidP="00C957B8">
            <w:pPr>
              <w:spacing w:after="0" w:line="240" w:lineRule="auto"/>
              <w:jc w:val="right"/>
            </w:pPr>
            <w:r w:rsidRPr="00C957B8">
              <w:t>9.873</w:t>
            </w:r>
          </w:p>
        </w:tc>
      </w:tr>
    </w:tbl>
    <w:p w14:paraId="3CE1B56A" w14:textId="77777777" w:rsidR="00C957B8" w:rsidRPr="00C957B8" w:rsidRDefault="00C957B8" w:rsidP="00C957B8">
      <w:pPr>
        <w:spacing w:line="480" w:lineRule="auto"/>
      </w:pPr>
    </w:p>
    <w:p w14:paraId="39F968F8" w14:textId="77777777" w:rsidR="00C957B8" w:rsidRPr="00C957B8" w:rsidRDefault="00C957B8" w:rsidP="00C957B8">
      <w:pPr>
        <w:rPr>
          <w:b/>
        </w:rPr>
      </w:pPr>
      <w:r w:rsidRPr="00C957B8">
        <w:rPr>
          <w:b/>
        </w:rPr>
        <w:br w:type="page"/>
      </w:r>
    </w:p>
    <w:p w14:paraId="303CB42F" w14:textId="77777777" w:rsidR="00C957B8" w:rsidRPr="00C957B8" w:rsidRDefault="00C957B8" w:rsidP="00C957B8">
      <w:pPr>
        <w:keepNext/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color w:val="000000"/>
        </w:rPr>
      </w:pPr>
      <w:r w:rsidRPr="00C957B8">
        <w:rPr>
          <w:b/>
        </w:rPr>
        <w:t xml:space="preserve">Supplementary </w:t>
      </w:r>
      <w:r w:rsidRPr="00C957B8">
        <w:rPr>
          <w:b/>
          <w:color w:val="000000"/>
        </w:rPr>
        <w:t>Table 7.</w:t>
      </w:r>
      <w:r w:rsidRPr="00C957B8">
        <w:rPr>
          <w:color w:val="000000"/>
        </w:rPr>
        <w:t xml:space="preserve"> Correlation analysis of the composition of surface sediments</w:t>
      </w:r>
    </w:p>
    <w:tbl>
      <w:tblPr>
        <w:tblW w:w="14303" w:type="dxa"/>
        <w:tblInd w:w="-525" w:type="dxa"/>
        <w:tblLayout w:type="fixed"/>
        <w:tblLook w:val="0400" w:firstRow="0" w:lastRow="0" w:firstColumn="0" w:lastColumn="0" w:noHBand="0" w:noVBand="1"/>
      </w:tblPr>
      <w:tblGrid>
        <w:gridCol w:w="621"/>
        <w:gridCol w:w="621"/>
        <w:gridCol w:w="621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  <w:gridCol w:w="622"/>
      </w:tblGrid>
      <w:tr w:rsidR="00C957B8" w:rsidRPr="00C957B8" w14:paraId="548CD6C8" w14:textId="77777777" w:rsidTr="00FA68FD">
        <w:trPr>
          <w:trHeight w:val="300"/>
        </w:trPr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23D92A7F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 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5D3FFF2F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Na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7B2D9EFD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Mg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203945D9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Al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50396C13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Si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5F3F15D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 xml:space="preserve">S  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3A7F5C2B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Cl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2FFC03A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K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87E4C68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Ca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50461BBB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proofErr w:type="spellStart"/>
            <w:r w:rsidRPr="00C957B8">
              <w:rPr>
                <w:b/>
                <w:i/>
                <w:color w:val="000000"/>
                <w:sz w:val="18"/>
                <w:szCs w:val="18"/>
              </w:rPr>
              <w:t>Ti</w:t>
            </w:r>
            <w:proofErr w:type="spellEnd"/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2CA2A8A1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Cr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772BFE34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Mn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DC4094C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Fe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14A5A4EB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Ni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31B48C09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Cu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766D05BD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Zn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F822702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Pb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F1F619A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Br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01F01DAD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Rb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73AF2952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Sr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21D126D4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Y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FCB5D1E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Zr</w:t>
            </w:r>
          </w:p>
        </w:tc>
        <w:tc>
          <w:tcPr>
            <w:tcW w:w="621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67C03A63" w14:textId="77777777" w:rsidR="00C957B8" w:rsidRPr="00C957B8" w:rsidRDefault="00C957B8" w:rsidP="00C957B8">
            <w:pPr>
              <w:spacing w:after="0" w:line="240" w:lineRule="auto"/>
              <w:rPr>
                <w:b/>
                <w:i/>
                <w:color w:val="000000"/>
                <w:sz w:val="18"/>
                <w:szCs w:val="18"/>
              </w:rPr>
            </w:pPr>
            <w:r w:rsidRPr="00C957B8">
              <w:rPr>
                <w:b/>
                <w:i/>
                <w:color w:val="000000"/>
                <w:sz w:val="18"/>
                <w:szCs w:val="18"/>
              </w:rPr>
              <w:t>Mo</w:t>
            </w:r>
          </w:p>
        </w:tc>
      </w:tr>
      <w:tr w:rsidR="00C957B8" w:rsidRPr="00C957B8" w14:paraId="01703534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18A94C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Na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239F0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97AD6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E3F93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DBD69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C4608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B9118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E2887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9A12F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D5C65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263406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A683C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1B1D1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3828D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82A08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54791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B717D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1B5A5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64B7E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EF268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A4EEB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65CF3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CC80A6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4FD4B450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B5B7A6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Mg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53382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9DA46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B8EFD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D5DE9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C89494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F8D02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57231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EA13E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0A69F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9136D4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F118A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4C0DB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B63AA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F4321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32830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D8B7B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0CFF6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B0444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37401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A1867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B08F9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80B60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664F34CF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16459E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Al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798F1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737D9B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7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A6A71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65A42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56605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BB38C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7E33A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8FCC0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93244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E280D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74BC6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6C732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8AF17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5F437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AB29A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68EEB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99B0A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1BB56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0B71C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19E4F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72D97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0D610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3588A8EE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A9D40D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Si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38AAF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02F6E8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8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C6F8D3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44889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3A310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77974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F398C6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38A1D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A4D07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DEB45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B8FCD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C7B2E6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26D44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AAA6D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D0954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FA82B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76088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32705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0CD47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405DD4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5C847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531CE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3C34B2CC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C57239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 xml:space="preserve">S  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BBE4A6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3F9C6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5F1A9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8CF00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E0DAB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34663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4238D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8BDA1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3B58F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D19C4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653CD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DADC6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46BB3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898F6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4FAC34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8E006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B38F5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8F07E6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2ECFB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E4163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3541A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247F4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59AF4AE9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BBFF52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Cl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3EC401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8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F244A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41E41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D8EDC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278CF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57C21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BE98F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FF320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2FA29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7C74F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9FC48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42591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61759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E9FE3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C9AF2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51A06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8411B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A7B7E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47C5E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8021B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9A0116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2864C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358C9518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D9A8F5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K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33907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3976A0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8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88B2B6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3CE11B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94C5B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71CF7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30640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7AB7B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E79AE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2EC0E6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AB12E4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009EC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D80BF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50BEA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ADF88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2475B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C4AE1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56B20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F9311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DD9BD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B1835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09805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23C20B31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40823F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Ca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D1A47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A06E7C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BB566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EF6318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7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B9853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3814E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86A2C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209E3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6274A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2302B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2CEA1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1D87F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F5E22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F0C5D4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E25EE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5FE51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E4720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F76C1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FB216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3E0F5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E0488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4BA33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3AFF4C90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341AD5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proofErr w:type="spellStart"/>
            <w:r w:rsidRPr="00C957B8">
              <w:rPr>
                <w:b/>
                <w:color w:val="000000"/>
                <w:sz w:val="18"/>
                <w:szCs w:val="18"/>
              </w:rPr>
              <w:t>Ti</w:t>
            </w:r>
            <w:proofErr w:type="spellEnd"/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F65AE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09737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9F23F3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32EFF4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2C32D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7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A73BB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AAE4FA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8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1F0A3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4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D786B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58172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7D635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58427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FB9F5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1D601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FD349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D8637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6BE25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D7A40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BBD09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3E385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03B19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C0440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58817705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28FFBC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Cr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E7BDD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69D1C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A13A0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3CC32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16FB6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4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B717D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0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19D41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EA597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77CFC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6BB8B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9A757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990B0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49F41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263F0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4C77D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9F12F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A7FBC6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72DDE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B7D43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56028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ABAAC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C3041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29A4B979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BFDFBE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Mn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F76F9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7FC4C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ABC0A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09DA4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06831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E0123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28F59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639C9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7C3AA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E3100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EAC3F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6BE7D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AAF80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FA103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4CE89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82F3A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CABDA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DAF4B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EB78D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87677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99CD4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65C0D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23EFE58E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6C32F8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Fe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EC300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FB77E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32A576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029EF2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98862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7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5F50A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9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A5B8E9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8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B39CD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957213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4607C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A49AE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D792A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22828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F6A87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AAEB1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0A0B8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6A089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D8B06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F3F23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A0654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591B7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80A96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012916B4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464C35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Ni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E65C0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64688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0AFEE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E1A11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EC9EA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90581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8F82B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9711C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91007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CAB50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8FE6C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94FED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7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02425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B71C0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BC1E07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D8BD5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E3D74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C63BD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F3B0A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CBE96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C6EBD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51760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13B2FE22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58A10E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Cu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27494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32770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0C338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217FD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317F3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EB533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E3B80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17989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46C87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84E8E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E89D5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E828B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6F74F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E6D1D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0D021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16162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5CC24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966ED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2725C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E0AD1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5E145E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40240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0F46CAB6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CC0CCE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Zn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142C5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F659A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DA372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0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82CB0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B4A38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F2BB9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13CDF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D0B64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EE655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B296F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4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5766B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0B54A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BBD8B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75F85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C3FD5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DBACA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7A803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95B51D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52126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988601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59C1FC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73B07F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38FD8CBD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DB620A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Pb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4CDCC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BE41D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EFB70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4C97A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639A6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27DB2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0F50A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96805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C7849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368B0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80038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4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141B4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662B7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9F079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F319F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394C4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30881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E12EE6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D0F9E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1016A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4177D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9FE413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502E0083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0CEE59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Br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20B54E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7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2D85D9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8BEF4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7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676D2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7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D46E4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9686B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BAB87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7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4306C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686C9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1BBF3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8293D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6D8AA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6DC8D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4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BED0B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5A234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07F4A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412AF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1A3B7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67459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E5FFF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9A34A0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E19C18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6D81A365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D6797C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Rb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FF3FF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46EB1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0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B56F7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8275E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F2364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18F1F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07AF6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E1F4D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7B9D5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4F473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6C603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B556F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D656E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D11B4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1095E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53F61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15BB0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B41AF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7B240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2250DA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847E1B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E6B384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07BD87A3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664EBB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Sr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E72B4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7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7450B4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490AC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2FDBE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13CB5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6C98B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2B11F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5D5C77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B1275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3FBE0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68EE1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82343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4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199EE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F2195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C2665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DCBB5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0C118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09843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213A5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C732A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EE3855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F3F9A9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23DB2E65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093763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Y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9E79C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B32B1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896CE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5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236EF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6521D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D1329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8DB440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7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48D159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93EB7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BE286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4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20B2E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7C770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EF0E0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FADFA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62650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CA9E3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23F08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8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CE66DE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0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4D42F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4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0EE24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0BDB3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E5BEF2" w14:textId="77777777" w:rsidR="00C957B8" w:rsidRPr="00C957B8" w:rsidRDefault="00C957B8" w:rsidP="00C957B8">
            <w:pPr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C957B8" w:rsidRPr="00C957B8" w14:paraId="4984B091" w14:textId="77777777" w:rsidTr="00FA68FD">
        <w:trPr>
          <w:trHeight w:val="300"/>
        </w:trPr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8FA26C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Zr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56D8E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CB332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769CAA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7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64E76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0DEC0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24966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7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AA6FF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4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96374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D4D713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77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4BB3AB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5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3870B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6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486B19" w14:textId="77777777" w:rsidR="00C957B8" w:rsidRPr="00C957B8" w:rsidRDefault="00C957B8" w:rsidP="00C957B8">
            <w:pPr>
              <w:spacing w:after="0" w:line="240" w:lineRule="auto"/>
              <w:rPr>
                <w:i/>
                <w:color w:val="000000"/>
                <w:sz w:val="18"/>
                <w:szCs w:val="18"/>
              </w:rPr>
            </w:pPr>
            <w:r w:rsidRPr="00C957B8">
              <w:rPr>
                <w:i/>
                <w:color w:val="000000"/>
                <w:sz w:val="18"/>
                <w:szCs w:val="18"/>
              </w:rPr>
              <w:t>0.8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41A9D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9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1CD45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6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0B4C3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78042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43C65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1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1C318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12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A5A82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24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30569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3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763C0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E92D8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</w:p>
        </w:tc>
      </w:tr>
      <w:tr w:rsidR="00C957B8" w:rsidRPr="00C957B8" w14:paraId="3FAC3D3D" w14:textId="77777777" w:rsidTr="00FA68FD">
        <w:trPr>
          <w:trHeight w:val="315"/>
        </w:trPr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27695AD" w14:textId="77777777" w:rsidR="00C957B8" w:rsidRPr="00C957B8" w:rsidRDefault="00C957B8" w:rsidP="00C957B8">
            <w:pPr>
              <w:spacing w:after="0" w:line="240" w:lineRule="auto"/>
              <w:rPr>
                <w:b/>
                <w:color w:val="000000"/>
                <w:sz w:val="18"/>
                <w:szCs w:val="18"/>
              </w:rPr>
            </w:pPr>
            <w:r w:rsidRPr="00C957B8">
              <w:rPr>
                <w:b/>
                <w:color w:val="000000"/>
                <w:sz w:val="18"/>
                <w:szCs w:val="18"/>
              </w:rPr>
              <w:t>Mo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A58D003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C30C57A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614C79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63ABA4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608693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09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BB94AE8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E7B7DA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4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2901B3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D7061D2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5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B659D8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458B4D5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A1E2E1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2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2DAF29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49A24BC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3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88026DF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6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7602C67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F943AC4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5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49F58C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01CBF01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39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9D84980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-0.7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9889FED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0.1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96C0296" w14:textId="77777777" w:rsidR="00C957B8" w:rsidRPr="00C957B8" w:rsidRDefault="00C957B8" w:rsidP="00C957B8">
            <w:pPr>
              <w:spacing w:after="0" w:line="240" w:lineRule="auto"/>
              <w:rPr>
                <w:color w:val="000000"/>
                <w:sz w:val="18"/>
                <w:szCs w:val="18"/>
              </w:rPr>
            </w:pPr>
            <w:r w:rsidRPr="00C957B8">
              <w:rPr>
                <w:color w:val="000000"/>
                <w:sz w:val="18"/>
                <w:szCs w:val="18"/>
              </w:rPr>
              <w:t>1.00</w:t>
            </w:r>
          </w:p>
        </w:tc>
      </w:tr>
    </w:tbl>
    <w:p w14:paraId="4DB613AB" w14:textId="77777777" w:rsidR="00C957B8" w:rsidRPr="00C957B8" w:rsidRDefault="00C957B8" w:rsidP="00C957B8">
      <w:pPr>
        <w:spacing w:line="480" w:lineRule="auto"/>
        <w:sectPr w:rsidR="00C957B8" w:rsidRPr="00C957B8">
          <w:pgSz w:w="16838" w:h="11906" w:orient="landscape"/>
          <w:pgMar w:top="1440" w:right="1440" w:bottom="1440" w:left="1440" w:header="709" w:footer="709" w:gutter="0"/>
          <w:pgNumType w:start="1"/>
          <w:cols w:space="720"/>
        </w:sectPr>
      </w:pPr>
    </w:p>
    <w:p w14:paraId="7B5E93B3" w14:textId="5D1D5E09" w:rsidR="007263A5" w:rsidRDefault="007263A5" w:rsidP="00F02DB1"/>
    <w:sectPr w:rsidR="007263A5" w:rsidSect="00F02DB1">
      <w:pgSz w:w="16838" w:h="11906" w:orient="landscape"/>
      <w:pgMar w:top="1440" w:right="1440" w:bottom="1440" w:left="1440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F02159"/>
    <w:multiLevelType w:val="multilevel"/>
    <w:tmpl w:val="3AFA054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335B7549"/>
    <w:multiLevelType w:val="multilevel"/>
    <w:tmpl w:val="88DE448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•"/>
      <w:lvlJc w:val="left"/>
      <w:pPr>
        <w:ind w:left="1440" w:hanging="360"/>
      </w:pPr>
      <w:rPr>
        <w:rFonts w:ascii="Arial" w:eastAsia="Arial" w:hAnsi="Arial" w:cs="Arial"/>
      </w:rPr>
    </w:lvl>
    <w:lvl w:ilvl="2">
      <w:start w:val="1"/>
      <w:numFmt w:val="bullet"/>
      <w:lvlText w:val="•"/>
      <w:lvlJc w:val="left"/>
      <w:pPr>
        <w:ind w:left="2160" w:hanging="360"/>
      </w:pPr>
      <w:rPr>
        <w:rFonts w:ascii="Arial" w:eastAsia="Arial" w:hAnsi="Arial" w:cs="Arial"/>
      </w:rPr>
    </w:lvl>
    <w:lvl w:ilvl="3">
      <w:start w:val="1"/>
      <w:numFmt w:val="bullet"/>
      <w:lvlText w:val="•"/>
      <w:lvlJc w:val="left"/>
      <w:pPr>
        <w:ind w:left="2880" w:hanging="360"/>
      </w:pPr>
      <w:rPr>
        <w:rFonts w:ascii="Arial" w:eastAsia="Arial" w:hAnsi="Arial" w:cs="Arial"/>
      </w:rPr>
    </w:lvl>
    <w:lvl w:ilvl="4">
      <w:start w:val="1"/>
      <w:numFmt w:val="bullet"/>
      <w:lvlText w:val="•"/>
      <w:lvlJc w:val="left"/>
      <w:pPr>
        <w:ind w:left="3600" w:hanging="360"/>
      </w:pPr>
      <w:rPr>
        <w:rFonts w:ascii="Arial" w:eastAsia="Arial" w:hAnsi="Arial" w:cs="Arial"/>
      </w:rPr>
    </w:lvl>
    <w:lvl w:ilvl="5">
      <w:start w:val="1"/>
      <w:numFmt w:val="bullet"/>
      <w:lvlText w:val="•"/>
      <w:lvlJc w:val="left"/>
      <w:pPr>
        <w:ind w:left="4320" w:hanging="360"/>
      </w:pPr>
      <w:rPr>
        <w:rFonts w:ascii="Arial" w:eastAsia="Arial" w:hAnsi="Arial" w:cs="Arial"/>
      </w:rPr>
    </w:lvl>
    <w:lvl w:ilvl="6">
      <w:start w:val="1"/>
      <w:numFmt w:val="bullet"/>
      <w:lvlText w:val="•"/>
      <w:lvlJc w:val="left"/>
      <w:pPr>
        <w:ind w:left="5040" w:hanging="360"/>
      </w:pPr>
      <w:rPr>
        <w:rFonts w:ascii="Arial" w:eastAsia="Arial" w:hAnsi="Arial" w:cs="Arial"/>
      </w:rPr>
    </w:lvl>
    <w:lvl w:ilvl="7">
      <w:start w:val="1"/>
      <w:numFmt w:val="bullet"/>
      <w:lvlText w:val="•"/>
      <w:lvlJc w:val="left"/>
      <w:pPr>
        <w:ind w:left="5760" w:hanging="360"/>
      </w:pPr>
      <w:rPr>
        <w:rFonts w:ascii="Arial" w:eastAsia="Arial" w:hAnsi="Arial" w:cs="Arial"/>
      </w:rPr>
    </w:lvl>
    <w:lvl w:ilvl="8">
      <w:start w:val="1"/>
      <w:numFmt w:val="bullet"/>
      <w:lvlText w:val="•"/>
      <w:lvlJc w:val="left"/>
      <w:pPr>
        <w:ind w:left="6480" w:hanging="360"/>
      </w:pPr>
      <w:rPr>
        <w:rFonts w:ascii="Arial" w:eastAsia="Arial" w:hAnsi="Arial" w:cs="Arial"/>
      </w:rPr>
    </w:lvl>
  </w:abstractNum>
  <w:abstractNum w:abstractNumId="2" w15:restartNumberingAfterBreak="0">
    <w:nsid w:val="4D602A4B"/>
    <w:multiLevelType w:val="hybridMultilevel"/>
    <w:tmpl w:val="745EB0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0965E22"/>
    <w:multiLevelType w:val="multilevel"/>
    <w:tmpl w:val="31F6110C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263A5"/>
    <w:rsid w:val="000B412C"/>
    <w:rsid w:val="007255B5"/>
    <w:rsid w:val="007263A5"/>
    <w:rsid w:val="00C957B8"/>
    <w:rsid w:val="00F02DB1"/>
    <w:rsid w:val="00F87A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5E8DD0"/>
  <w15:docId w15:val="{186DCB81-CF7B-48C3-AC70-5541F617C9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2CF6"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Caption">
    <w:name w:val="caption"/>
    <w:basedOn w:val="Normal"/>
    <w:next w:val="Normal"/>
    <w:uiPriority w:val="35"/>
    <w:unhideWhenUsed/>
    <w:qFormat/>
    <w:rsid w:val="00B42CF6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B42CF6"/>
    <w:rPr>
      <w:color w:val="808080"/>
    </w:rPr>
  </w:style>
  <w:style w:type="paragraph" w:styleId="ListParagraph">
    <w:name w:val="List Paragraph"/>
    <w:basedOn w:val="Normal"/>
    <w:uiPriority w:val="34"/>
    <w:qFormat/>
    <w:rsid w:val="00B42CF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42CF6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42CF6"/>
    <w:rPr>
      <w:color w:val="605E5C"/>
      <w:shd w:val="clear" w:color="auto" w:fill="E1DFDD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1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2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3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4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5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C957B8"/>
    <w:pPr>
      <w:tabs>
        <w:tab w:val="center" w:pos="4680"/>
        <w:tab w:val="right" w:pos="9360"/>
      </w:tabs>
      <w:spacing w:after="0" w:line="240" w:lineRule="auto"/>
    </w:pPr>
    <w:rPr>
      <w:lang w:eastAsia="en-PH"/>
    </w:rPr>
  </w:style>
  <w:style w:type="character" w:customStyle="1" w:styleId="HeaderChar">
    <w:name w:val="Header Char"/>
    <w:basedOn w:val="DefaultParagraphFont"/>
    <w:link w:val="Header"/>
    <w:uiPriority w:val="99"/>
    <w:rsid w:val="00C957B8"/>
    <w:rPr>
      <w:lang w:eastAsia="en-PH"/>
    </w:rPr>
  </w:style>
  <w:style w:type="paragraph" w:styleId="Footer">
    <w:name w:val="footer"/>
    <w:basedOn w:val="Normal"/>
    <w:link w:val="FooterChar"/>
    <w:uiPriority w:val="99"/>
    <w:unhideWhenUsed/>
    <w:rsid w:val="00C957B8"/>
    <w:pPr>
      <w:tabs>
        <w:tab w:val="center" w:pos="4680"/>
        <w:tab w:val="right" w:pos="9360"/>
      </w:tabs>
      <w:spacing w:after="0" w:line="240" w:lineRule="auto"/>
    </w:pPr>
    <w:rPr>
      <w:lang w:eastAsia="en-PH"/>
    </w:rPr>
  </w:style>
  <w:style w:type="character" w:customStyle="1" w:styleId="FooterChar">
    <w:name w:val="Footer Char"/>
    <w:basedOn w:val="DefaultParagraphFont"/>
    <w:link w:val="Footer"/>
    <w:uiPriority w:val="99"/>
    <w:rsid w:val="00C957B8"/>
    <w:rPr>
      <w:lang w:eastAsia="en-PH"/>
    </w:rPr>
  </w:style>
  <w:style w:type="character" w:styleId="LineNumber">
    <w:name w:val="line number"/>
    <w:basedOn w:val="DefaultParagraphFont"/>
    <w:uiPriority w:val="99"/>
    <w:semiHidden/>
    <w:unhideWhenUsed/>
    <w:rsid w:val="00C957B8"/>
  </w:style>
  <w:style w:type="paragraph" w:styleId="NormalWeb">
    <w:name w:val="Normal (Web)"/>
    <w:basedOn w:val="Normal"/>
    <w:uiPriority w:val="99"/>
    <w:semiHidden/>
    <w:unhideWhenUsed/>
    <w:rsid w:val="00C957B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957B8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C957B8"/>
    <w:pPr>
      <w:spacing w:after="0" w:line="240" w:lineRule="auto"/>
      <w:ind w:left="720" w:hanging="720"/>
    </w:pPr>
    <w:rPr>
      <w:lang w:eastAsia="en-PH"/>
    </w:rPr>
  </w:style>
  <w:style w:type="character" w:styleId="CommentReference">
    <w:name w:val="annotation reference"/>
    <w:basedOn w:val="DefaultParagraphFont"/>
    <w:uiPriority w:val="99"/>
    <w:semiHidden/>
    <w:unhideWhenUsed/>
    <w:rsid w:val="00C957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57B8"/>
    <w:pPr>
      <w:spacing w:line="240" w:lineRule="auto"/>
    </w:pPr>
    <w:rPr>
      <w:sz w:val="20"/>
      <w:szCs w:val="20"/>
      <w:lang w:eastAsia="en-PH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57B8"/>
    <w:rPr>
      <w:sz w:val="20"/>
      <w:szCs w:val="20"/>
      <w:lang w:eastAsia="en-PH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57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57B8"/>
    <w:rPr>
      <w:b/>
      <w:bCs/>
      <w:sz w:val="20"/>
      <w:szCs w:val="20"/>
      <w:lang w:eastAsia="en-PH"/>
    </w:rPr>
  </w:style>
  <w:style w:type="paragraph" w:styleId="Revision">
    <w:name w:val="Revision"/>
    <w:hidden/>
    <w:uiPriority w:val="99"/>
    <w:semiHidden/>
    <w:rsid w:val="00C957B8"/>
    <w:pPr>
      <w:spacing w:after="0" w:line="240" w:lineRule="auto"/>
    </w:pPr>
    <w:rPr>
      <w:lang w:eastAsia="en-P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jlSrGDNbOdX7KQ5lD8IC5mOb3Fg==">AMUW2mV8iA4eBrCGQzxlHiwfx8WBSPzY1+0QXnpKkJPBNLFy45V/O1jFyRI3aw4be1ry8vm0N3SRxs2al7hXfbqGccxYG1OvoLrFMUI4IhH1ZucC+nqp1FI=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schemas.openxmlformats.org/officeDocument/2006/relationships"/>
    <ds:schemaRef ds:uri="http://customooxmlschemas.google.com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7</Pages>
  <Words>1105</Words>
  <Characters>6303</Characters>
  <Application>Microsoft Office Word</Application>
  <DocSecurity>0</DocSecurity>
  <Lines>52</Lines>
  <Paragraphs>14</Paragraphs>
  <ScaleCrop>false</ScaleCrop>
  <Company/>
  <LinksUpToDate>false</LinksUpToDate>
  <CharactersWithSpaces>73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ymar R. Diwa</dc:creator>
  <cp:lastModifiedBy>Lawrence  P. Belo</cp:lastModifiedBy>
  <cp:revision>6</cp:revision>
  <dcterms:created xsi:type="dcterms:W3CDTF">2021-03-16T09:58:00Z</dcterms:created>
  <dcterms:modified xsi:type="dcterms:W3CDTF">2021-06-16T14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KH7hh20a"/&gt;&lt;style id="http://www.zotero.org/styles/water-research" hasBibliography="1" bibliographyStyleHasBeenSet="0"/&gt;&lt;prefs&gt;&lt;pref name="fieldType" value="Field"/&gt;&lt;/prefs&gt;&lt;/data&gt;</vt:lpwstr>
  </property>
</Properties>
</file>